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 xml:space="preserve">(Blender </w:t>
      </w:r>
      <w:proofErr w:type="spellStart"/>
      <w:r w:rsidR="00D5639F" w:rsidRPr="00D5639F">
        <w:t>Foundation</w:t>
      </w:r>
      <w:proofErr w:type="spellEnd"/>
      <w:r w:rsidR="00D5639F" w:rsidRPr="00D5639F">
        <w:t>,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 xml:space="preserve">(Blender </w:t>
      </w:r>
      <w:proofErr w:type="spellStart"/>
      <w:r w:rsidR="00D5639F" w:rsidRPr="00D5639F">
        <w:t>Foundation</w:t>
      </w:r>
      <w:proofErr w:type="spellEnd"/>
      <w:r w:rsidR="00D5639F" w:rsidRPr="00D5639F">
        <w:t>,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 xml:space="preserve">(Blender </w:t>
      </w:r>
      <w:proofErr w:type="spellStart"/>
      <w:r w:rsidR="00D5639F" w:rsidRPr="00D5639F">
        <w:t>Foundation</w:t>
      </w:r>
      <w:proofErr w:type="spellEnd"/>
      <w:r w:rsidR="00D5639F" w:rsidRPr="00D5639F">
        <w:t>,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65442D69" w14:textId="497D69F5" w:rsidR="00215A45" w:rsidRPr="00215A45" w:rsidRDefault="00215A45" w:rsidP="00215A45">
      <w:pPr>
        <w:rPr>
          <w:lang w:eastAsia="en-US"/>
        </w:rPr>
      </w:pPr>
      <w:r w:rsidRPr="00215A45">
        <w:rPr>
          <w:lang w:eastAsia="en-US"/>
        </w:rPr>
        <w:t>Im Rahmen der Literaturrecherche zeigte sich, dass bereits verschiedene Verfahren existieren, um Tiefe in zweidimensionalen Panoramen darzustellen.</w:t>
      </w:r>
      <w:r>
        <w:rPr>
          <w:lang w:eastAsia="en-US"/>
        </w:rPr>
        <w:t xml:space="preserve"> </w:t>
      </w:r>
      <w:r w:rsidR="00C73DCD" w:rsidRPr="00A90BDD">
        <w:rPr>
          <w:lang w:eastAsia="en-US"/>
        </w:rPr>
        <w:t xml:space="preserve">Eine Studie von 2007 </w:t>
      </w:r>
      <w:proofErr w:type="gramStart"/>
      <w:r w:rsidR="00C73DCD" w:rsidRPr="00A90BDD">
        <w:rPr>
          <w:lang w:eastAsia="en-US"/>
        </w:rPr>
        <w:t>zeigt</w:t>
      </w:r>
      <w:proofErr w:type="gramEnd"/>
      <w:r w:rsidR="00C73DCD" w:rsidRPr="00A90BDD">
        <w:rPr>
          <w:lang w:eastAsia="en-US"/>
        </w:rPr>
        <w:t xml:space="preserve"> wie man Layer verwenden kann, um Tiefe in Panorama Bildern zu erstellen, dafür wurden mehrere Bilder von einer Szene aufgenommen um gezielt den Parallaxeneffekt zu erzeugen</w:t>
      </w:r>
      <w:r w:rsidR="00A90BDD" w:rsidRPr="00A90BDD">
        <w:rPr>
          <w:lang w:eastAsia="en-US"/>
        </w:rPr>
        <w:t xml:space="preserve">. </w:t>
      </w:r>
      <w:r w:rsidR="00A90BDD" w:rsidRPr="00A90BDD">
        <w:rPr>
          <w:lang w:eastAsia="en-US"/>
        </w:rPr>
        <w:t xml:space="preserve">Das Konzept heißt </w:t>
      </w:r>
      <w:proofErr w:type="spellStart"/>
      <w:r w:rsidR="00A90BDD" w:rsidRPr="00A90BDD">
        <w:rPr>
          <w:lang w:eastAsia="en-US"/>
        </w:rPr>
        <w:t>Layered</w:t>
      </w:r>
      <w:proofErr w:type="spellEnd"/>
      <w:r w:rsidR="00A90BDD" w:rsidRPr="00A90BDD">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sidR="00A90BDD" w:rsidRPr="00A90BDD">
        <w:rPr>
          <w:lang w:eastAsia="en-US"/>
        </w:rPr>
        <w:t>Layered</w:t>
      </w:r>
      <w:proofErr w:type="spellEnd"/>
      <w:r w:rsidR="00A90BDD" w:rsidRPr="00A90BDD">
        <w:rPr>
          <w:lang w:eastAsia="en-US"/>
        </w:rPr>
        <w:t xml:space="preserve"> Depth Image“ (LDI), aber in zylindrischer Projektion.</w:t>
      </w:r>
      <w:r w:rsidR="00A90BDD">
        <w:rPr>
          <w:lang w:eastAsia="en-US"/>
        </w:rPr>
        <w:t xml:space="preserve"> </w:t>
      </w:r>
      <w:r w:rsidR="00A90BDD">
        <w:rPr>
          <w:lang w:eastAsia="en-US"/>
        </w:rPr>
        <w:fldChar w:fldCharType="begin"/>
      </w:r>
      <w:r w:rsidR="00A90BDD">
        <w:rPr>
          <w:lang w:eastAsia="en-US"/>
        </w:rPr>
        <w:instrText xml:space="preserve"> ADDIN ZOTERO_ITEM CSL_CITATION {"citationID":"ePQKGxco","properties":{"formattedCitation":"(Zheng et al., 2007)","plainCitation":"(Zheng et al., 2007)","noteIndex":0},"citationItems":[{"id":115,"uris":["http://zotero.org/users/14551900/items/5GTFIFJ5"],"itemData":{"id":115,"type":"paper-conference","abstract":"Representations for interactive photorealistic visualization of scenes range from compact 2D panoramas to dataintensive 4D light ﬁelds. In this paper, we propose a technique for creating a layered representation from a sparse set of images taken with a hand-held camera. This representation, which we call a layered depth panorama (LDP), allows the user to experience 3D by off-axis panning. It combines the compelling experience of panoramas with limited 3D navigation. Our choice of representation is motivated by ease of capture and compactness. We formulate the problem of constructing the LDP as the recovery of color and geometry in a multi-perspective cylindrical disparity space. We leverage a graph cut approach to sequentially determine the disparity and color of each layer using multi-view stereo. Geometry visible through the cracks at depth discontinuities in a frontmost layer is determined and assigned to layers behind the frontmost layer. All layers are then used to render novel panoramic views with parallax. We demonstrate our approach on a variety of complex outdoor and indoor scenes.","container-title":"2007 IEEE Conference on Computer Vision and Pattern Recognition","DOI":"10.1109/CVPR.2007.383295","event-place":"Minneapolis, MN, USA","event-title":"2007 IEEE Conference on Computer Vision and Pattern Recognition","ISBN":"978-1-4244-1179-5","language":"en","page":"1-8","publisher":"IEEE","publisher-place":"Minneapolis, MN, USA","source":"DOI.org (Crossref)","title":"Layered Depth Panoramas","URL":"http://ieeexplore.ieee.org/document/4270320/","author":[{"family":"Zheng","given":"Ke Colin"},{"family":"Kang","given":"Sing Bing"},{"family":"Cohen","given":"Michael F."},{"family":"Szeliski","given":"Richard"}],"accessed":{"date-parts":[["2025",10,20]]},"issued":{"date-parts":[["2007",6]]},"citation-key":"zhengLayeredDepthPanoramas2007"}}],"schema":"https://github.com/citation-style-language/schema/raw/master/csl-citation.json"} </w:instrText>
      </w:r>
      <w:r w:rsidR="00A90BDD">
        <w:rPr>
          <w:lang w:eastAsia="en-US"/>
        </w:rPr>
        <w:fldChar w:fldCharType="separate"/>
      </w:r>
      <w:r w:rsidR="00A90BDD" w:rsidRPr="00A90BDD">
        <w:t>(Zheng et al., 2007)</w:t>
      </w:r>
      <w:r w:rsidR="00A90BDD">
        <w:rPr>
          <w:lang w:eastAsia="en-US"/>
        </w:rPr>
        <w:fldChar w:fldCharType="end"/>
      </w:r>
    </w:p>
    <w:p w14:paraId="21F2F958" w14:textId="41499495" w:rsidR="00B7069D" w:rsidRDefault="00B7069D" w:rsidP="00B7069D">
      <w:pPr>
        <w:pStyle w:val="berschrift3"/>
        <w:rPr>
          <w:lang w:eastAsia="en-US"/>
        </w:rPr>
      </w:pPr>
      <w:r w:rsidRPr="00B7069D">
        <w:rPr>
          <w:lang w:eastAsia="en-US"/>
        </w:rPr>
        <w:t>Spezifische Verfahren im Kontext 360°-Panoramen</w:t>
      </w:r>
    </w:p>
    <w:p w14:paraId="07F8F116" w14:textId="77777777" w:rsidR="00CF463F" w:rsidRPr="00CF463F" w:rsidRDefault="00CF463F" w:rsidP="00CF463F">
      <w:pPr>
        <w:rPr>
          <w:lang w:val="en-US" w:eastAsia="en-US"/>
        </w:rPr>
      </w:pPr>
      <w:r w:rsidRPr="00CF463F">
        <w:rPr>
          <w:lang w:val="en-US" w:eastAsia="en-US"/>
        </w:rPr>
        <w:t>Rethinking Supervised Depth Estimation for 360° Panoramic Imagery (He et al., 2022)</w:t>
      </w:r>
    </w:p>
    <w:p w14:paraId="74459994" w14:textId="77777777" w:rsidR="00CF463F" w:rsidRPr="00CF463F" w:rsidRDefault="00CF463F" w:rsidP="00CF463F">
      <w:pPr>
        <w:numPr>
          <w:ilvl w:val="0"/>
          <w:numId w:val="14"/>
        </w:numPr>
        <w:rPr>
          <w:lang w:eastAsia="en-US"/>
        </w:rPr>
      </w:pPr>
      <w:r w:rsidRPr="00CF463F">
        <w:rPr>
          <w:lang w:val="en-US" w:eastAsia="en-US"/>
        </w:rPr>
        <w:t xml:space="preserve">He, L., Jian, B., Wen, Y., Zhu, H., Liu, K., Feng, W., Liu, S.: </w:t>
      </w:r>
      <w:r w:rsidRPr="00CF463F">
        <w:rPr>
          <w:i/>
          <w:iCs/>
          <w:lang w:val="en-US" w:eastAsia="en-US"/>
        </w:rPr>
        <w:t>Rethinking Supervised Depth Estimation for 360° Panoramic Imagery</w:t>
      </w:r>
      <w:r w:rsidRPr="00CF463F">
        <w:rPr>
          <w:lang w:val="en-US" w:eastAsia="en-US"/>
        </w:rPr>
        <w:t xml:space="preserve">. </w:t>
      </w:r>
      <w:r w:rsidRPr="00CF463F">
        <w:rPr>
          <w:lang w:eastAsia="en-US"/>
        </w:rPr>
        <w:t xml:space="preserve">(CVPRW 2022) </w:t>
      </w:r>
      <w:hyperlink r:id="rId21" w:tgtFrame="_blank" w:history="1">
        <w:r w:rsidRPr="00CF463F">
          <w:rPr>
            <w:rStyle w:val="Hyperlink"/>
            <w:lang w:eastAsia="en-US"/>
          </w:rPr>
          <w:t>openaccess.thecvf.com</w:t>
        </w:r>
      </w:hyperlink>
    </w:p>
    <w:p w14:paraId="2D21B2A3" w14:textId="77777777" w:rsidR="00CF463F" w:rsidRPr="00CF463F" w:rsidRDefault="00CF463F" w:rsidP="00CF463F">
      <w:pPr>
        <w:numPr>
          <w:ilvl w:val="0"/>
          <w:numId w:val="14"/>
        </w:numPr>
        <w:rPr>
          <w:lang w:eastAsia="en-US"/>
        </w:rPr>
      </w:pPr>
      <w:r w:rsidRPr="00CF463F">
        <w:rPr>
          <w:b/>
          <w:bCs/>
          <w:lang w:eastAsia="en-US"/>
        </w:rPr>
        <w:t>Relevanz</w:t>
      </w:r>
      <w:r w:rsidRPr="00CF463F">
        <w:rPr>
          <w:lang w:eastAsia="en-US"/>
        </w:rPr>
        <w:t>: Spezialisiert auf 360° Panorama-Bilder und deren Tiefenschätzung. Sehr gut für deinen Unterpunkt „Spezifische Verfahren im Kontext 360°-Panoramen“.</w:t>
      </w:r>
    </w:p>
    <w:p w14:paraId="00CED20A" w14:textId="77777777" w:rsidR="00CF463F" w:rsidRDefault="00CF463F" w:rsidP="00CF463F">
      <w:pPr>
        <w:numPr>
          <w:ilvl w:val="0"/>
          <w:numId w:val="14"/>
        </w:numPr>
        <w:rPr>
          <w:lang w:eastAsia="en-US"/>
        </w:rPr>
      </w:pPr>
      <w:r w:rsidRPr="00CF463F">
        <w:rPr>
          <w:b/>
          <w:bCs/>
          <w:lang w:eastAsia="en-US"/>
        </w:rPr>
        <w:lastRenderedPageBreak/>
        <w:t>Nutzen</w:t>
      </w:r>
      <w:r w:rsidRPr="00CF463F">
        <w:rPr>
          <w:lang w:eastAsia="en-US"/>
        </w:rPr>
        <w:t>: Zeigt aktuelle Forschung auf dem Gebiet, speziell mit Blick auf Panoramen und tiefe Wahrnehmung – du kannst hier Forschungslücken und Einschränkungen ausmachen.</w:t>
      </w: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2"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Pr="00B7069D" w:rsidRDefault="00B7069D" w:rsidP="00B7069D">
      <w:pPr>
        <w:pStyle w:val="berschrift3"/>
        <w:rPr>
          <w:lang w:eastAsia="en-US"/>
        </w:rPr>
      </w:pPr>
      <w:r w:rsidRPr="00B7069D">
        <w:rPr>
          <w:lang w:eastAsia="en-US"/>
        </w:rPr>
        <w:t>Einschränkungen und Forschungsbedarf</w:t>
      </w:r>
    </w:p>
    <w:p w14:paraId="6C52A696" w14:textId="3AA65C9F" w:rsidR="00850356" w:rsidRDefault="00850356" w:rsidP="00850356">
      <w:pPr>
        <w:pStyle w:val="Listenabsatz"/>
        <w:numPr>
          <w:ilvl w:val="0"/>
          <w:numId w:val="12"/>
        </w:numPr>
        <w:rPr>
          <w:lang w:eastAsia="en-US"/>
        </w:rPr>
      </w:pPr>
      <w:r>
        <w:rPr>
          <w:lang w:eastAsia="en-US"/>
        </w:rPr>
        <w:t xml:space="preserve">Im Rahmen der BA, </w:t>
      </w:r>
      <w:r w:rsidR="00A00809">
        <w:rPr>
          <w:lang w:eastAsia="en-US"/>
        </w:rPr>
        <w:t>habe</w:t>
      </w:r>
      <w:r>
        <w:rPr>
          <w:lang w:eastAsia="en-US"/>
        </w:rPr>
        <w:t xml:space="preserve"> ich mich auf die </w:t>
      </w:r>
      <w:r w:rsidR="00A00809">
        <w:rPr>
          <w:lang w:eastAsia="en-US"/>
        </w:rPr>
        <w:t>Suche</w:t>
      </w:r>
      <w:r>
        <w:rPr>
          <w:lang w:eastAsia="en-US"/>
        </w:rPr>
        <w:t xml:space="preserve"> gemacht und recherchiert, ob es vergleichbares zu dem Thema schon gibt. Antwort ja, ich erfinde kein neues Rad.</w:t>
      </w:r>
    </w:p>
    <w:p w14:paraId="7B2B47DC" w14:textId="1A0851E1" w:rsidR="00850356" w:rsidRDefault="00850356" w:rsidP="00850356">
      <w:pPr>
        <w:pStyle w:val="Listenabsatz"/>
        <w:numPr>
          <w:ilvl w:val="0"/>
          <w:numId w:val="12"/>
        </w:numPr>
        <w:rPr>
          <w:lang w:eastAsia="en-US"/>
        </w:rPr>
      </w:pPr>
      <w:r>
        <w:rPr>
          <w:lang w:eastAsia="en-US"/>
        </w:rPr>
        <w:t xml:space="preserve">Es Gibt viele </w:t>
      </w:r>
      <w:proofErr w:type="gramStart"/>
      <w:r>
        <w:rPr>
          <w:lang w:eastAsia="en-US"/>
        </w:rPr>
        <w:t>Möglichkeiten irgendwie</w:t>
      </w:r>
      <w:proofErr w:type="gramEnd"/>
      <w:r>
        <w:rPr>
          <w:lang w:eastAsia="en-US"/>
        </w:rPr>
        <w:t xml:space="preserve"> mithilfe eines Panoramas und einer DepthMap ein 3D Szenario mit tiefen darzustellen,</w:t>
      </w:r>
    </w:p>
    <w:p w14:paraId="2ADB2DF5" w14:textId="66B07E7B" w:rsidR="00850356" w:rsidRDefault="00850356" w:rsidP="00850356">
      <w:pPr>
        <w:pStyle w:val="Listenabsatz"/>
        <w:numPr>
          <w:ilvl w:val="0"/>
          <w:numId w:val="12"/>
        </w:numPr>
        <w:rPr>
          <w:lang w:eastAsia="en-US"/>
        </w:rPr>
      </w:pPr>
      <w:r>
        <w:rPr>
          <w:lang w:eastAsia="en-US"/>
        </w:rPr>
        <w:t>Um mal ein paar zu nennen hier ein paar interessante Funde (</w:t>
      </w:r>
      <w:proofErr w:type="gramStart"/>
      <w:r>
        <w:rPr>
          <w:lang w:eastAsia="en-US"/>
        </w:rPr>
        <w:t>Begründung</w:t>
      </w:r>
      <w:proofErr w:type="gramEnd"/>
      <w:r>
        <w:rPr>
          <w:lang w:eastAsia="en-US"/>
        </w:rPr>
        <w:t xml:space="preserve"> warum ich mich gegen Entscheiden habe?)</w:t>
      </w:r>
    </w:p>
    <w:p w14:paraId="615F50B4" w14:textId="63F73BBD" w:rsidR="00850356" w:rsidRPr="00850356" w:rsidRDefault="00850356" w:rsidP="00850356">
      <w:pPr>
        <w:pStyle w:val="Listenabsatz"/>
        <w:numPr>
          <w:ilvl w:val="0"/>
          <w:numId w:val="12"/>
        </w:numPr>
        <w:rPr>
          <w:lang w:eastAsia="en-US"/>
        </w:rPr>
      </w:pPr>
      <w:r>
        <w:rPr>
          <w:lang w:eastAsia="en-US"/>
        </w:rPr>
        <w:t xml:space="preserve">Es ist nichts neues mithilfe einer Deplacement Map und einer Depthmap </w:t>
      </w:r>
      <w:r w:rsidR="00E23B9D">
        <w:rPr>
          <w:lang w:eastAsia="en-US"/>
        </w:rPr>
        <w:t>ein tiefes Modell</w:t>
      </w:r>
      <w:r>
        <w:rPr>
          <w:lang w:eastAsia="en-US"/>
        </w:rPr>
        <w:t xml:space="preserve"> zu erstellen. Das Klappt auch mit 360°-Panoramen, enden aber meistens in HP und taugen nur für Innenarchitektur oder sowas, </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3"/>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9493E4" w14:textId="77777777" w:rsidR="0034445B" w:rsidRDefault="0034445B" w:rsidP="00BE7A4A">
      <w:pPr>
        <w:spacing w:before="0" w:line="240" w:lineRule="auto"/>
      </w:pPr>
      <w:r>
        <w:separator/>
      </w:r>
    </w:p>
  </w:endnote>
  <w:endnote w:type="continuationSeparator" w:id="0">
    <w:p w14:paraId="1EE7C8FB" w14:textId="77777777" w:rsidR="0034445B" w:rsidRDefault="0034445B"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C3BC10" w14:textId="77777777" w:rsidR="0034445B" w:rsidRDefault="0034445B" w:rsidP="00BE7A4A">
      <w:pPr>
        <w:spacing w:before="0" w:line="240" w:lineRule="auto"/>
      </w:pPr>
      <w:r>
        <w:separator/>
      </w:r>
    </w:p>
  </w:footnote>
  <w:footnote w:type="continuationSeparator" w:id="0">
    <w:p w14:paraId="0A31521D" w14:textId="77777777" w:rsidR="0034445B" w:rsidRDefault="0034445B"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CF1"/>
    <w:rsid w:val="00016919"/>
    <w:rsid w:val="00020C46"/>
    <w:rsid w:val="000349F4"/>
    <w:rsid w:val="00045257"/>
    <w:rsid w:val="0006453A"/>
    <w:rsid w:val="000744D4"/>
    <w:rsid w:val="00076A1A"/>
    <w:rsid w:val="000935E7"/>
    <w:rsid w:val="000B630E"/>
    <w:rsid w:val="000B6D4C"/>
    <w:rsid w:val="000C6DCA"/>
    <w:rsid w:val="000D1886"/>
    <w:rsid w:val="000D333C"/>
    <w:rsid w:val="000E4C20"/>
    <w:rsid w:val="0010685F"/>
    <w:rsid w:val="00107423"/>
    <w:rsid w:val="00116F37"/>
    <w:rsid w:val="0013095E"/>
    <w:rsid w:val="00133DD0"/>
    <w:rsid w:val="00152076"/>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6343"/>
    <w:rsid w:val="002C175B"/>
    <w:rsid w:val="002C2EF9"/>
    <w:rsid w:val="002F1B1A"/>
    <w:rsid w:val="0030036A"/>
    <w:rsid w:val="003052F5"/>
    <w:rsid w:val="00322D0F"/>
    <w:rsid w:val="00323488"/>
    <w:rsid w:val="003249DA"/>
    <w:rsid w:val="00332AF4"/>
    <w:rsid w:val="00336EC4"/>
    <w:rsid w:val="0034445B"/>
    <w:rsid w:val="00346109"/>
    <w:rsid w:val="003520B1"/>
    <w:rsid w:val="00372607"/>
    <w:rsid w:val="00376EA6"/>
    <w:rsid w:val="00381871"/>
    <w:rsid w:val="00384E39"/>
    <w:rsid w:val="0038587C"/>
    <w:rsid w:val="00387BC0"/>
    <w:rsid w:val="003972A2"/>
    <w:rsid w:val="003D0370"/>
    <w:rsid w:val="003D156C"/>
    <w:rsid w:val="003E6751"/>
    <w:rsid w:val="003F032E"/>
    <w:rsid w:val="003F455E"/>
    <w:rsid w:val="004065EE"/>
    <w:rsid w:val="00413BFA"/>
    <w:rsid w:val="0043276C"/>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7984"/>
    <w:rsid w:val="005A1A16"/>
    <w:rsid w:val="005A2928"/>
    <w:rsid w:val="005A3900"/>
    <w:rsid w:val="005A628A"/>
    <w:rsid w:val="005B34F0"/>
    <w:rsid w:val="005C0D31"/>
    <w:rsid w:val="005D1C79"/>
    <w:rsid w:val="005E40A9"/>
    <w:rsid w:val="005E549D"/>
    <w:rsid w:val="005F0A71"/>
    <w:rsid w:val="0060384D"/>
    <w:rsid w:val="00615F2F"/>
    <w:rsid w:val="00663E92"/>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445D1"/>
    <w:rsid w:val="007605D8"/>
    <w:rsid w:val="007936E0"/>
    <w:rsid w:val="007B1CF7"/>
    <w:rsid w:val="007B616C"/>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36399"/>
    <w:rsid w:val="00941B84"/>
    <w:rsid w:val="00947A84"/>
    <w:rsid w:val="00953836"/>
    <w:rsid w:val="009579FF"/>
    <w:rsid w:val="00966025"/>
    <w:rsid w:val="009816FB"/>
    <w:rsid w:val="0098384B"/>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7A71"/>
    <w:rsid w:val="00AB2BFE"/>
    <w:rsid w:val="00AC1A2E"/>
    <w:rsid w:val="00AE7BD2"/>
    <w:rsid w:val="00AF3B65"/>
    <w:rsid w:val="00B04D95"/>
    <w:rsid w:val="00B052D1"/>
    <w:rsid w:val="00B17E9D"/>
    <w:rsid w:val="00B24B1E"/>
    <w:rsid w:val="00B26380"/>
    <w:rsid w:val="00B45672"/>
    <w:rsid w:val="00B5624B"/>
    <w:rsid w:val="00B5723B"/>
    <w:rsid w:val="00B67E61"/>
    <w:rsid w:val="00B7069D"/>
    <w:rsid w:val="00B8360E"/>
    <w:rsid w:val="00B8592C"/>
    <w:rsid w:val="00B94C57"/>
    <w:rsid w:val="00B95AF1"/>
    <w:rsid w:val="00BB641B"/>
    <w:rsid w:val="00BB7187"/>
    <w:rsid w:val="00BC4AB2"/>
    <w:rsid w:val="00BD7F12"/>
    <w:rsid w:val="00BE2C05"/>
    <w:rsid w:val="00BE7A4A"/>
    <w:rsid w:val="00BF56D9"/>
    <w:rsid w:val="00C254A6"/>
    <w:rsid w:val="00C54B85"/>
    <w:rsid w:val="00C73B1F"/>
    <w:rsid w:val="00C73DCD"/>
    <w:rsid w:val="00C902BA"/>
    <w:rsid w:val="00CA56E7"/>
    <w:rsid w:val="00CA73C9"/>
    <w:rsid w:val="00CC7FA4"/>
    <w:rsid w:val="00CD0BFE"/>
    <w:rsid w:val="00CD3EEA"/>
    <w:rsid w:val="00CE64D2"/>
    <w:rsid w:val="00CEDBFB"/>
    <w:rsid w:val="00CF463F"/>
    <w:rsid w:val="00D014B7"/>
    <w:rsid w:val="00D142DB"/>
    <w:rsid w:val="00D16A47"/>
    <w:rsid w:val="00D2514B"/>
    <w:rsid w:val="00D3681A"/>
    <w:rsid w:val="00D406EB"/>
    <w:rsid w:val="00D5031F"/>
    <w:rsid w:val="00D5639F"/>
    <w:rsid w:val="00D57316"/>
    <w:rsid w:val="00D636B9"/>
    <w:rsid w:val="00D66215"/>
    <w:rsid w:val="00D67A1D"/>
    <w:rsid w:val="00D765DF"/>
    <w:rsid w:val="00D76F6E"/>
    <w:rsid w:val="00D850D7"/>
    <w:rsid w:val="00D96263"/>
    <w:rsid w:val="00DB02FC"/>
    <w:rsid w:val="00DB7D69"/>
    <w:rsid w:val="00DD2E0A"/>
    <w:rsid w:val="00DF0707"/>
    <w:rsid w:val="00DF3DF7"/>
    <w:rsid w:val="00E023DB"/>
    <w:rsid w:val="00E2039E"/>
    <w:rsid w:val="00E229C2"/>
    <w:rsid w:val="00E23B9D"/>
    <w:rsid w:val="00E3293A"/>
    <w:rsid w:val="00E37476"/>
    <w:rsid w:val="00E41200"/>
    <w:rsid w:val="00E5308A"/>
    <w:rsid w:val="00E647DA"/>
    <w:rsid w:val="00E97FFC"/>
    <w:rsid w:val="00EA23D3"/>
    <w:rsid w:val="00EA27F2"/>
    <w:rsid w:val="00EB13D6"/>
    <w:rsid w:val="00EB72A8"/>
    <w:rsid w:val="00ED0043"/>
    <w:rsid w:val="00EE4915"/>
    <w:rsid w:val="00EE7546"/>
    <w:rsid w:val="00EF28DE"/>
    <w:rsid w:val="00EF3D78"/>
    <w:rsid w:val="00EF74E0"/>
    <w:rsid w:val="00F069BF"/>
    <w:rsid w:val="00F1722E"/>
    <w:rsid w:val="00F23D35"/>
    <w:rsid w:val="00F26DCA"/>
    <w:rsid w:val="00F27690"/>
    <w:rsid w:val="00F42C80"/>
    <w:rsid w:val="00F44B3A"/>
    <w:rsid w:val="00F50001"/>
    <w:rsid w:val="00F57FBE"/>
    <w:rsid w:val="00F85131"/>
    <w:rsid w:val="00F8CD8F"/>
    <w:rsid w:val="00F939AB"/>
    <w:rsid w:val="00F95D02"/>
    <w:rsid w:val="00FC0382"/>
    <w:rsid w:val="00FD50C3"/>
    <w:rsid w:val="00FE6053"/>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penaccess.thecvf.com/content/CVPR2022W/OmniCV/papers/He_Rethinking_Supervised_Depth_Estimation_for_360deg_Panoramic_Imagery_CVPRW_2022_paper.pdf?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oter" Target="footer2.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hyperlink" Target="https://arxiv.org/html/2308.14005v2?utm_source=chatgpt.com"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0</Pages>
  <Words>10200</Words>
  <Characters>64263</Characters>
  <Application>Microsoft Office Word</Application>
  <DocSecurity>0</DocSecurity>
  <Lines>535</Lines>
  <Paragraphs>14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4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20</cp:revision>
  <cp:lastPrinted>2025-10-14T11:33:00Z</cp:lastPrinted>
  <dcterms:created xsi:type="dcterms:W3CDTF">2025-10-07T09:15:00Z</dcterms:created>
  <dcterms:modified xsi:type="dcterms:W3CDTF">2025-10-19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8eoj21k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